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CA0030">
        <w:rPr>
          <w:rFonts w:ascii="Segoe UI Symbol" w:eastAsia="Arial" w:hAnsi="Segoe UI Symbol" w:cs="Segoe UI Symbol"/>
          <w:szCs w:val="24"/>
          <w:vertAlign w:val="superscript"/>
          <w:lang w:val="nl-BE"/>
          <w:rPrChange w:id="0" w:author="Ivan Grahek" w:date="2018-08-10T15:04:00Z">
            <w:rPr>
              <w:rFonts w:ascii="Segoe UI Symbol" w:eastAsia="Arial" w:hAnsi="Segoe UI Symbol" w:cs="Segoe UI Symbol"/>
              <w:szCs w:val="24"/>
              <w:vertAlign w:val="superscript"/>
            </w:rPr>
          </w:rPrChang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CA0030">
        <w:rPr>
          <w:rFonts w:ascii="Segoe UI Symbol" w:eastAsia="Arial" w:hAnsi="Segoe UI Symbol" w:cs="Segoe UI Symbol"/>
          <w:szCs w:val="24"/>
          <w:vertAlign w:val="superscript"/>
          <w:lang w:val="nl-BE"/>
          <w:rPrChange w:id="1" w:author="Ivan Grahek" w:date="2018-08-10T15:04:00Z">
            <w:rPr>
              <w:rFonts w:ascii="Segoe UI Symbol" w:eastAsia="Arial" w:hAnsi="Segoe UI Symbol" w:cs="Segoe UI Symbol"/>
              <w:szCs w:val="24"/>
              <w:vertAlign w:val="superscript"/>
            </w:rPr>
          </w:rPrChang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28DE8AD2"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2"/>
      <w:r>
        <w:t>training</w:t>
      </w:r>
      <w:commentRangeEnd w:id="2"/>
      <w:r w:rsidR="00124642">
        <w:rPr>
          <w:rStyle w:val="CommentReference"/>
        </w:rPr>
        <w:commentReference w:id="2"/>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4"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5"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ins w:id="6" w:author="Antonio Schettino" w:date="2018-07-16T09:46:00Z"/>
          <w:b/>
        </w:rPr>
      </w:pPr>
      <w:ins w:id="7" w:author="Antonio Schettino" w:date="2018-07-16T09:46:00Z">
        <w:r>
          <w:rPr>
            <w:b/>
          </w:rPr>
          <w:br w:type="page"/>
        </w:r>
      </w:ins>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8"/>
      <w:r w:rsidR="00C14105">
        <w:rPr>
          <w:szCs w:val="24"/>
        </w:rPr>
        <w:t xml:space="preserve">online band-pass filtered at 0.016 </w:t>
      </w:r>
      <w:r w:rsidR="000B39A4">
        <w:rPr>
          <w:szCs w:val="24"/>
        </w:rPr>
        <w:t>–</w:t>
      </w:r>
      <w:r w:rsidR="00C14105">
        <w:rPr>
          <w:szCs w:val="24"/>
        </w:rPr>
        <w:t xml:space="preserve"> 100 Hz</w:t>
      </w:r>
      <w:commentRangeEnd w:id="8"/>
      <w:r w:rsidR="000B39A4">
        <w:rPr>
          <w:rStyle w:val="CommentReference"/>
        </w:rPr>
        <w:commentReference w:id="8"/>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9"/>
      <w:r w:rsidR="00CB7AAA">
        <w:rPr>
          <w:szCs w:val="24"/>
        </w:rPr>
        <w:t>international 10/</w:t>
      </w:r>
      <w:r w:rsidR="007B1A65">
        <w:rPr>
          <w:szCs w:val="24"/>
        </w:rPr>
        <w:t>1</w:t>
      </w:r>
      <w:r w:rsidRPr="002006AF">
        <w:rPr>
          <w:szCs w:val="24"/>
        </w:rPr>
        <w:t>0 system</w:t>
      </w:r>
      <w:commentRangeEnd w:id="9"/>
      <w:r w:rsidR="007B1A65">
        <w:rPr>
          <w:rStyle w:val="CommentReference"/>
        </w:rPr>
        <w:commentReference w:id="9"/>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10"/>
      <w:r w:rsidR="00CB7AAA">
        <w:rPr>
          <w:szCs w:val="24"/>
        </w:rPr>
        <w:t>EEGLAB v14.</w:t>
      </w:r>
      <w:r w:rsidR="000575D7">
        <w:rPr>
          <w:szCs w:val="24"/>
        </w:rPr>
        <w:t>1</w:t>
      </w:r>
      <w:r w:rsidR="00CB7AAA">
        <w:rPr>
          <w:szCs w:val="24"/>
        </w:rPr>
        <w:t>.</w:t>
      </w:r>
      <w:r w:rsidR="000575D7">
        <w:rPr>
          <w:szCs w:val="24"/>
        </w:rPr>
        <w:t>1b</w:t>
      </w:r>
      <w:commentRangeEnd w:id="10"/>
      <w:r w:rsidR="000575D7">
        <w:rPr>
          <w:rStyle w:val="CommentReference"/>
        </w:rPr>
        <w:commentReference w:id="10"/>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11"/>
      <w:r w:rsidR="00D8304B" w:rsidRPr="002006AF">
        <w:rPr>
          <w:szCs w:val="24"/>
        </w:rPr>
        <w:t>FASTER v1.2.3b</w:t>
      </w:r>
      <w:commentRangeEnd w:id="11"/>
      <w:r w:rsidR="00D8304B">
        <w:rPr>
          <w:rStyle w:val="CommentReference"/>
        </w:rPr>
        <w:commentReference w:id="11"/>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12"/>
      <w:r w:rsidR="001140A2" w:rsidRPr="002006AF">
        <w:rPr>
          <w:szCs w:val="24"/>
        </w:rPr>
        <w:t>spherical spline procedure</w:t>
      </w:r>
      <w:commentRangeEnd w:id="12"/>
      <w:r w:rsidR="001140A2">
        <w:rPr>
          <w:rStyle w:val="CommentReference"/>
        </w:rPr>
        <w:commentReference w:id="12"/>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13"/>
      <w:r w:rsidR="00D8304B">
        <w:rPr>
          <w:szCs w:val="24"/>
        </w:rPr>
        <w:t>SCADS</w:t>
      </w:r>
      <w:commentRangeEnd w:id="13"/>
      <w:r w:rsidR="00D8304B">
        <w:rPr>
          <w:rStyle w:val="CommentReference"/>
        </w:rPr>
        <w:commentReference w:id="13"/>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14"/>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4"/>
      <w:r w:rsidR="00054E36">
        <w:rPr>
          <w:rStyle w:val="CommentReference"/>
        </w:rPr>
        <w:commentReference w:id="14"/>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15"/>
      <w:r w:rsidR="0017433F">
        <w:rPr>
          <w:szCs w:val="24"/>
        </w:rPr>
        <w:t>grand-averages</w:t>
      </w:r>
      <w:commentRangeEnd w:id="15"/>
      <w:r w:rsidR="0017433F">
        <w:rPr>
          <w:rStyle w:val="CommentReference"/>
        </w:rPr>
        <w:commentReference w:id="15"/>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6"/>
      <w:r w:rsidRPr="00F36223">
        <w:rPr>
          <w:b/>
          <w:sz w:val="20"/>
          <w:szCs w:val="20"/>
        </w:rPr>
        <w:t>Figure</w:t>
      </w:r>
      <w:r w:rsidR="00894633">
        <w:rPr>
          <w:b/>
          <w:sz w:val="20"/>
          <w:szCs w:val="20"/>
        </w:rPr>
        <w:t xml:space="preserve"> 2</w:t>
      </w:r>
      <w:commentRangeEnd w:id="16"/>
      <w:r w:rsidR="004E327F">
        <w:rPr>
          <w:rStyle w:val="CommentReference"/>
        </w:rPr>
        <w:commentReference w:id="16"/>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7"/>
      <w:r w:rsidR="004E327F">
        <w:rPr>
          <w:sz w:val="20"/>
          <w:szCs w:val="20"/>
        </w:rPr>
        <w:t>10 and 1</w:t>
      </w:r>
      <w:r w:rsidRPr="00F36223">
        <w:rPr>
          <w:sz w:val="20"/>
          <w:szCs w:val="20"/>
        </w:rPr>
        <w:t>2 Hz signal</w:t>
      </w:r>
      <w:commentRangeEnd w:id="17"/>
      <w:r w:rsidR="004E327F">
        <w:rPr>
          <w:rStyle w:val="CommentReference"/>
        </w:rPr>
        <w:commentReference w:id="17"/>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74D23D6E"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p>
    <w:p w14:paraId="3942524A" w14:textId="097DE9AB" w:rsidR="0044078F" w:rsidRDefault="0044078F" w:rsidP="0044078F">
      <w:pPr>
        <w:pStyle w:val="Heading2"/>
        <w:spacing w:before="0" w:after="240"/>
      </w:pPr>
      <w:r>
        <w:t>Software</w:t>
      </w:r>
      <w:r w:rsidR="0085780C">
        <w:t xml:space="preserve"> for data visualization and analysis</w:t>
      </w:r>
    </w:p>
    <w:p w14:paraId="5DF50D42" w14:textId="1541F990" w:rsidR="0044078F" w:rsidRDefault="0044078F" w:rsidP="0044078F">
      <w:pPr>
        <w:spacing w:line="480" w:lineRule="auto"/>
        <w:ind w:firstLine="284"/>
        <w:jc w:val="both"/>
      </w:pPr>
      <w:r>
        <w:t xml:space="preserve">Visualization and statistical analyses were performed using </w:t>
      </w:r>
      <w:commentRangeStart w:id="18"/>
      <w:r>
        <w:t>R</w:t>
      </w:r>
      <w:commentRangeEnd w:id="18"/>
      <w:r w:rsidR="009D644F">
        <w:rPr>
          <w:rStyle w:val="CommentReference"/>
        </w:rPr>
        <w:commentReference w:id="18"/>
      </w:r>
      <w:r>
        <w:t xml:space="preserve"> v3.4.4 via </w:t>
      </w:r>
      <w:commentRangeStart w:id="19"/>
      <w:r>
        <w:t xml:space="preserve">RStudio </w:t>
      </w:r>
      <w:commentRangeEnd w:id="19"/>
      <w:r w:rsidR="009D644F">
        <w:rPr>
          <w:rStyle w:val="CommentReference"/>
        </w:rPr>
        <w:commentReference w:id="19"/>
      </w:r>
      <w:r>
        <w:t>v1.1.453. We used the following packages (and their respective dependencies):</w:t>
      </w:r>
    </w:p>
    <w:p w14:paraId="1D0A7804" w14:textId="554EE0D1" w:rsidR="0044078F" w:rsidRDefault="0044078F" w:rsidP="0044078F">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sidR="009D644F">
        <w:rPr>
          <w:rStyle w:val="CommentReference"/>
        </w:rPr>
        <w:commentReference w:id="20"/>
      </w:r>
      <w:r>
        <w:t>v1.2.1;</w:t>
      </w:r>
    </w:p>
    <w:p w14:paraId="35AAFF88" w14:textId="79A76B92" w:rsidR="0044078F" w:rsidRDefault="0012309A" w:rsidP="0044078F">
      <w:pPr>
        <w:spacing w:line="480" w:lineRule="auto"/>
        <w:ind w:firstLine="284"/>
        <w:jc w:val="both"/>
      </w:pPr>
      <w:r>
        <w:t>•</w:t>
      </w:r>
      <w:r>
        <w:tab/>
        <w:t xml:space="preserve">statistical analyses: </w:t>
      </w:r>
      <w:commentRangeStart w:id="21"/>
      <w:proofErr w:type="spellStart"/>
      <w:r>
        <w:t>Rmisc</w:t>
      </w:r>
      <w:proofErr w:type="spellEnd"/>
      <w:r w:rsidR="0044078F">
        <w:t xml:space="preserve"> </w:t>
      </w:r>
      <w:commentRangeEnd w:id="21"/>
      <w:r w:rsidR="009D644F">
        <w:rPr>
          <w:rStyle w:val="CommentReference"/>
        </w:rPr>
        <w:commentReference w:id="21"/>
      </w:r>
      <w:r w:rsidR="0044078F">
        <w:t>v1.5, brms v2.3</w:t>
      </w:r>
      <w:r w:rsidR="009D644F">
        <w:t>.</w:t>
      </w:r>
      <w:r w:rsidR="0044078F">
        <w:t>1;</w:t>
      </w:r>
    </w:p>
    <w:p w14:paraId="7C19C238" w14:textId="09C38905" w:rsidR="0044078F" w:rsidRDefault="0044078F" w:rsidP="0044078F">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sidR="00F728DD">
        <w:rPr>
          <w:rStyle w:val="CommentReference"/>
        </w:rPr>
        <w:commentReference w:id="22"/>
      </w:r>
      <w:r>
        <w:t xml:space="preserve">v0.1.5, </w:t>
      </w:r>
      <w:commentRangeStart w:id="23"/>
      <w:proofErr w:type="spellStart"/>
      <w:r>
        <w:t>viridis</w:t>
      </w:r>
      <w:proofErr w:type="spellEnd"/>
      <w:r>
        <w:t xml:space="preserve"> </w:t>
      </w:r>
      <w:commentRangeEnd w:id="23"/>
      <w:r w:rsidR="00345703">
        <w:rPr>
          <w:rStyle w:val="CommentReference"/>
        </w:rPr>
        <w:commentReference w:id="23"/>
      </w:r>
      <w:r>
        <w:t xml:space="preserve">v0.5.1, </w:t>
      </w:r>
      <w:commentRangeStart w:id="24"/>
      <w:proofErr w:type="spellStart"/>
      <w:r>
        <w:t>eegUtils</w:t>
      </w:r>
      <w:proofErr w:type="spellEnd"/>
      <w:r>
        <w:t xml:space="preserve"> </w:t>
      </w:r>
      <w:commentRangeEnd w:id="24"/>
      <w:r w:rsidR="00BA5B39">
        <w:rPr>
          <w:rStyle w:val="CommentReference"/>
        </w:rPr>
        <w:commentReference w:id="24"/>
      </w:r>
      <w:r>
        <w:t>v0.2.0,</w:t>
      </w:r>
      <w:r w:rsidRPr="0044078F">
        <w:t xml:space="preserve"> </w:t>
      </w:r>
      <w:proofErr w:type="spellStart"/>
      <w:r w:rsidRPr="0044078F">
        <w:t>brmstools</w:t>
      </w:r>
      <w:proofErr w:type="spellEnd"/>
      <w:r w:rsidR="0012309A">
        <w:t>,</w:t>
      </w:r>
      <w:r w:rsidRPr="0044078F">
        <w:t xml:space="preserve"> BEST</w:t>
      </w:r>
      <w:r w:rsidR="0012309A">
        <w:t>;</w:t>
      </w:r>
    </w:p>
    <w:p w14:paraId="408B89F7" w14:textId="66C3F15E" w:rsidR="0044078F" w:rsidRDefault="0044078F" w:rsidP="0044078F">
      <w:pPr>
        <w:spacing w:line="480" w:lineRule="auto"/>
        <w:ind w:firstLine="284"/>
        <w:jc w:val="both"/>
      </w:pPr>
      <w:r>
        <w:lastRenderedPageBreak/>
        <w:t>•</w:t>
      </w:r>
      <w:r>
        <w:tab/>
        <w:t xml:space="preserve">report generation: </w:t>
      </w:r>
      <w:commentRangeStart w:id="25"/>
      <w:proofErr w:type="spellStart"/>
      <w:r>
        <w:t>pacman</w:t>
      </w:r>
      <w:proofErr w:type="spellEnd"/>
      <w:r>
        <w:t xml:space="preserve"> </w:t>
      </w:r>
      <w:commentRangeEnd w:id="25"/>
      <w:r w:rsidR="00C4414F">
        <w:rPr>
          <w:rStyle w:val="CommentReference"/>
        </w:rPr>
        <w:commentReference w:id="25"/>
      </w:r>
      <w:r>
        <w:t xml:space="preserve">v0.4.6, </w:t>
      </w:r>
      <w:commentRangeStart w:id="26"/>
      <w:proofErr w:type="spellStart"/>
      <w:r>
        <w:t>knitr</w:t>
      </w:r>
      <w:proofErr w:type="spellEnd"/>
      <w:r>
        <w:t xml:space="preserve"> </w:t>
      </w:r>
      <w:commentRangeEnd w:id="26"/>
      <w:r w:rsidR="00C4414F">
        <w:rPr>
          <w:rStyle w:val="CommentReference"/>
        </w:rPr>
        <w:commentReference w:id="26"/>
      </w:r>
      <w:r>
        <w:t>v1.20.</w:t>
      </w:r>
    </w:p>
    <w:p w14:paraId="1AB82376" w14:textId="77777777" w:rsidR="00F35FBF" w:rsidRDefault="00F35FBF">
      <w:r>
        <w:br w:type="page"/>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3DE4EF01" w14:textId="0C779CD0" w:rsidR="00AF1D01" w:rsidRDefault="00AA56D6" w:rsidP="00F35FBF">
      <w:pPr>
        <w:spacing w:line="480" w:lineRule="auto"/>
        <w:ind w:firstLine="284"/>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BC3FB6">
      <w:pPr>
        <w:pStyle w:val="Heading2"/>
        <w:spacing w:before="0" w:after="240"/>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61013A21" w:rsidR="006F3879" w:rsidRDefault="006F3879" w:rsidP="006F3879">
      <w:pPr>
        <w:pStyle w:val="ListParagraph"/>
        <w:numPr>
          <w:ilvl w:val="0"/>
          <w:numId w:val="38"/>
        </w:numPr>
      </w:pPr>
      <w:r>
        <w:t>Model comparison</w:t>
      </w:r>
    </w:p>
    <w:p w14:paraId="071FFBE1" w14:textId="529002B6" w:rsidR="008E021D" w:rsidRDefault="008E021D" w:rsidP="008E021D"/>
    <w:tbl>
      <w:tblPr>
        <w:tblStyle w:val="APA6"/>
        <w:tblW w:w="8364" w:type="dxa"/>
        <w:tblLook w:val="04A0" w:firstRow="1" w:lastRow="0" w:firstColumn="1" w:lastColumn="0" w:noHBand="0" w:noVBand="1"/>
      </w:tblPr>
      <w:tblGrid>
        <w:gridCol w:w="2590"/>
        <w:gridCol w:w="2001"/>
        <w:gridCol w:w="2296"/>
        <w:gridCol w:w="1477"/>
      </w:tblGrid>
      <w:tr w:rsidR="00F21309" w14:paraId="05156EE8" w14:textId="77777777" w:rsidTr="005D0085">
        <w:trPr>
          <w:trHeight w:val="657"/>
        </w:trPr>
        <w:tc>
          <w:tcPr>
            <w:tcW w:w="2590" w:type="dxa"/>
            <w:tcBorders>
              <w:top w:val="single" w:sz="4" w:space="0" w:color="auto"/>
              <w:bottom w:val="single" w:sz="4" w:space="0" w:color="auto"/>
            </w:tcBorders>
            <w:vAlign w:val="center"/>
          </w:tcPr>
          <w:p w14:paraId="0AF3796E" w14:textId="6C48A45D" w:rsidR="00F21309" w:rsidRDefault="00F21309" w:rsidP="005D0085">
            <w:r>
              <w:t>Model/Model comparison</w:t>
            </w:r>
          </w:p>
        </w:tc>
        <w:tc>
          <w:tcPr>
            <w:tcW w:w="2001" w:type="dxa"/>
            <w:tcBorders>
              <w:top w:val="single" w:sz="4" w:space="0" w:color="auto"/>
              <w:bottom w:val="single" w:sz="4" w:space="0" w:color="auto"/>
            </w:tcBorders>
            <w:vAlign w:val="center"/>
          </w:tcPr>
          <w:p w14:paraId="39861AD9" w14:textId="79CE3D1C" w:rsidR="00F21309" w:rsidRPr="008E021D" w:rsidRDefault="00F21309" w:rsidP="005D0085">
            <w:pPr>
              <w:rPr>
                <w:i/>
              </w:rPr>
            </w:pPr>
            <w:r>
              <w:rPr>
                <w:i/>
              </w:rPr>
              <w:t>WAIC (SE)</w:t>
            </w:r>
          </w:p>
        </w:tc>
        <w:tc>
          <w:tcPr>
            <w:tcW w:w="2296" w:type="dxa"/>
            <w:tcBorders>
              <w:top w:val="single" w:sz="4" w:space="0" w:color="auto"/>
              <w:bottom w:val="single" w:sz="4" w:space="0" w:color="auto"/>
            </w:tcBorders>
            <w:vAlign w:val="center"/>
          </w:tcPr>
          <w:p w14:paraId="4568E6CE" w14:textId="47DD77AD" w:rsidR="00F21309" w:rsidRPr="008E021D" w:rsidRDefault="00F21309" w:rsidP="005D0085">
            <w:pPr>
              <w:rPr>
                <w:i/>
              </w:rPr>
            </w:pPr>
            <w:r>
              <w:rPr>
                <w:i/>
              </w:rPr>
              <w:t>WAIC weight</w:t>
            </w:r>
          </w:p>
        </w:tc>
        <w:tc>
          <w:tcPr>
            <w:tcW w:w="1477" w:type="dxa"/>
            <w:tcBorders>
              <w:top w:val="single" w:sz="4" w:space="0" w:color="auto"/>
              <w:bottom w:val="single" w:sz="4" w:space="0" w:color="auto"/>
            </w:tcBorders>
            <w:vAlign w:val="center"/>
          </w:tcPr>
          <w:p w14:paraId="646B57D5" w14:textId="399E62F5" w:rsidR="00F21309" w:rsidRDefault="00F21309" w:rsidP="005D0085">
            <w:r>
              <w:rPr>
                <w:i/>
              </w:rPr>
              <w:t>Bayesian R</w:t>
            </w:r>
            <w:r>
              <w:rPr>
                <w:i/>
                <w:vertAlign w:val="superscript"/>
              </w:rPr>
              <w:t>2</w:t>
            </w:r>
          </w:p>
        </w:tc>
      </w:tr>
      <w:tr w:rsidR="00876BCA" w14:paraId="3056289C" w14:textId="77777777" w:rsidTr="005D0085">
        <w:trPr>
          <w:trHeight w:val="433"/>
        </w:trPr>
        <w:tc>
          <w:tcPr>
            <w:tcW w:w="8364" w:type="dxa"/>
            <w:gridSpan w:val="4"/>
            <w:tcBorders>
              <w:top w:val="single" w:sz="4" w:space="0" w:color="auto"/>
              <w:bottom w:val="single" w:sz="4" w:space="0" w:color="auto"/>
            </w:tcBorders>
            <w:vAlign w:val="center"/>
          </w:tcPr>
          <w:p w14:paraId="24A6DC17" w14:textId="1A4D2CC6" w:rsidR="00876BCA" w:rsidRDefault="00876BCA" w:rsidP="00F21309">
            <w:pPr>
              <w:jc w:val="center"/>
              <w:rPr>
                <w:i/>
              </w:rPr>
            </w:pPr>
            <w:r>
              <w:t>Hit rates</w:t>
            </w:r>
          </w:p>
        </w:tc>
      </w:tr>
      <w:tr w:rsidR="00F21309" w14:paraId="62120BFC" w14:textId="77777777" w:rsidTr="005D0085">
        <w:trPr>
          <w:trHeight w:val="433"/>
        </w:trPr>
        <w:tc>
          <w:tcPr>
            <w:tcW w:w="2590" w:type="dxa"/>
            <w:tcBorders>
              <w:top w:val="single" w:sz="4" w:space="0" w:color="auto"/>
            </w:tcBorders>
            <w:vAlign w:val="center"/>
          </w:tcPr>
          <w:p w14:paraId="224C7CAB" w14:textId="5A864C4F" w:rsidR="00F21309" w:rsidRDefault="00F21309" w:rsidP="00410D50">
            <w:r>
              <w:t>Null</w:t>
            </w:r>
          </w:p>
        </w:tc>
        <w:tc>
          <w:tcPr>
            <w:tcW w:w="2001" w:type="dxa"/>
            <w:tcBorders>
              <w:top w:val="single" w:sz="4" w:space="0" w:color="auto"/>
            </w:tcBorders>
            <w:vAlign w:val="center"/>
          </w:tcPr>
          <w:p w14:paraId="6B578369" w14:textId="568B9A34" w:rsidR="00F21309" w:rsidRDefault="00F21309" w:rsidP="00410D50">
            <w:r w:rsidRPr="008E021D">
              <w:t xml:space="preserve">-475.41 </w:t>
            </w:r>
            <w:r>
              <w:t>(</w:t>
            </w:r>
            <w:r w:rsidRPr="008E021D">
              <w:t>32.92</w:t>
            </w:r>
            <w:r>
              <w:t>)</w:t>
            </w:r>
          </w:p>
        </w:tc>
        <w:tc>
          <w:tcPr>
            <w:tcW w:w="2296" w:type="dxa"/>
            <w:tcBorders>
              <w:top w:val="single" w:sz="4" w:space="0" w:color="auto"/>
            </w:tcBorders>
            <w:vAlign w:val="center"/>
          </w:tcPr>
          <w:p w14:paraId="56A348BD" w14:textId="3714F0E0" w:rsidR="00F21309" w:rsidRDefault="00534F07" w:rsidP="00410D50">
            <w:r>
              <w:t>1.77</w:t>
            </w:r>
            <w:r w:rsidR="00F21309" w:rsidRPr="00F21309">
              <w:t>e-51</w:t>
            </w:r>
          </w:p>
        </w:tc>
        <w:tc>
          <w:tcPr>
            <w:tcW w:w="1477" w:type="dxa"/>
            <w:tcBorders>
              <w:top w:val="single" w:sz="4" w:space="0" w:color="auto"/>
            </w:tcBorders>
            <w:vAlign w:val="center"/>
          </w:tcPr>
          <w:p w14:paraId="512A6283" w14:textId="59975660" w:rsidR="00F21309" w:rsidRDefault="00F21309" w:rsidP="00410D50">
            <w:r>
              <w:t>0.34</w:t>
            </w:r>
            <w:r w:rsidR="00651687">
              <w:t xml:space="preserve"> (0.05)</w:t>
            </w:r>
          </w:p>
        </w:tc>
      </w:tr>
      <w:tr w:rsidR="00F21309" w14:paraId="26EFEC87" w14:textId="77777777" w:rsidTr="005D0085">
        <w:trPr>
          <w:trHeight w:val="415"/>
        </w:trPr>
        <w:tc>
          <w:tcPr>
            <w:tcW w:w="2590" w:type="dxa"/>
            <w:vAlign w:val="center"/>
          </w:tcPr>
          <w:p w14:paraId="6962BEED" w14:textId="257DD223" w:rsidR="00F21309" w:rsidRDefault="00F21309" w:rsidP="00410D50">
            <w:r>
              <w:t>Reward phase</w:t>
            </w:r>
          </w:p>
        </w:tc>
        <w:tc>
          <w:tcPr>
            <w:tcW w:w="2001" w:type="dxa"/>
            <w:vAlign w:val="center"/>
          </w:tcPr>
          <w:p w14:paraId="0C437805" w14:textId="4DC8183E" w:rsidR="00F21309" w:rsidRDefault="00F21309" w:rsidP="00410D50">
            <w:r w:rsidRPr="008E021D">
              <w:t>-471.65</w:t>
            </w:r>
            <w:r>
              <w:t xml:space="preserve"> (</w:t>
            </w:r>
            <w:r w:rsidRPr="008E021D">
              <w:t>33.43</w:t>
            </w:r>
            <w:r>
              <w:t>)</w:t>
            </w:r>
          </w:p>
        </w:tc>
        <w:tc>
          <w:tcPr>
            <w:tcW w:w="2296" w:type="dxa"/>
            <w:vAlign w:val="center"/>
          </w:tcPr>
          <w:p w14:paraId="694D0F02" w14:textId="0E2E9983" w:rsidR="00F21309" w:rsidRDefault="00534F07" w:rsidP="00410D50">
            <w:r>
              <w:t>2.70</w:t>
            </w:r>
            <w:r w:rsidR="00F21309" w:rsidRPr="00F21309">
              <w:t>e-52</w:t>
            </w:r>
          </w:p>
        </w:tc>
        <w:tc>
          <w:tcPr>
            <w:tcW w:w="1477" w:type="dxa"/>
            <w:vAlign w:val="center"/>
          </w:tcPr>
          <w:p w14:paraId="4C45A5A1" w14:textId="230385B3" w:rsidR="00F21309" w:rsidRDefault="00F21309" w:rsidP="00410D50">
            <w:r>
              <w:t>0.36</w:t>
            </w:r>
            <w:bookmarkStart w:id="27" w:name="_GoBack"/>
            <w:bookmarkEnd w:id="27"/>
            <w:r w:rsidR="00651687">
              <w:t xml:space="preserve"> (0.05)</w:t>
            </w:r>
          </w:p>
        </w:tc>
      </w:tr>
      <w:tr w:rsidR="00F21309" w14:paraId="4C6545EB" w14:textId="77777777" w:rsidTr="005D0085">
        <w:trPr>
          <w:trHeight w:val="433"/>
        </w:trPr>
        <w:tc>
          <w:tcPr>
            <w:tcW w:w="2590" w:type="dxa"/>
            <w:tcBorders>
              <w:bottom w:val="single" w:sz="4" w:space="0" w:color="auto"/>
            </w:tcBorders>
            <w:vAlign w:val="center"/>
          </w:tcPr>
          <w:p w14:paraId="5D51C51E" w14:textId="39F2880D" w:rsidR="00F21309" w:rsidRDefault="00F21309" w:rsidP="00410D50">
            <w:r>
              <w:t>Interaction</w:t>
            </w:r>
          </w:p>
        </w:tc>
        <w:tc>
          <w:tcPr>
            <w:tcW w:w="2001" w:type="dxa"/>
            <w:tcBorders>
              <w:bottom w:val="single" w:sz="4" w:space="0" w:color="auto"/>
            </w:tcBorders>
            <w:vAlign w:val="center"/>
          </w:tcPr>
          <w:p w14:paraId="2503F414" w14:textId="5F87C8DF" w:rsidR="00F21309" w:rsidRDefault="00F21309" w:rsidP="00410D50">
            <w:r w:rsidRPr="008E021D">
              <w:t>-709.13</w:t>
            </w:r>
            <w:r>
              <w:t xml:space="preserve"> (</w:t>
            </w:r>
            <w:r w:rsidRPr="008E021D">
              <w:t>23.99</w:t>
            </w:r>
            <w:r>
              <w:t>)</w:t>
            </w:r>
          </w:p>
        </w:tc>
        <w:tc>
          <w:tcPr>
            <w:tcW w:w="2296" w:type="dxa"/>
            <w:tcBorders>
              <w:bottom w:val="single" w:sz="4" w:space="0" w:color="auto"/>
            </w:tcBorders>
            <w:vAlign w:val="center"/>
          </w:tcPr>
          <w:p w14:paraId="506FB02E" w14:textId="15F24592" w:rsidR="00F21309" w:rsidRDefault="00534F07" w:rsidP="00410D50">
            <w:r>
              <w:t>1.00</w:t>
            </w:r>
          </w:p>
        </w:tc>
        <w:tc>
          <w:tcPr>
            <w:tcW w:w="1477"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5D0085">
        <w:trPr>
          <w:trHeight w:val="433"/>
        </w:trPr>
        <w:tc>
          <w:tcPr>
            <w:tcW w:w="8364" w:type="dxa"/>
            <w:gridSpan w:val="4"/>
            <w:tcBorders>
              <w:top w:val="single" w:sz="4" w:space="0" w:color="auto"/>
              <w:bottom w:val="single" w:sz="4" w:space="0" w:color="auto"/>
            </w:tcBorders>
            <w:vAlign w:val="center"/>
          </w:tcPr>
          <w:p w14:paraId="562AE791" w14:textId="0B9E729A" w:rsidR="00876BCA" w:rsidRDefault="00876BCA" w:rsidP="00F21309">
            <w:pPr>
              <w:jc w:val="center"/>
            </w:pPr>
            <w:r>
              <w:t>Reaction times</w:t>
            </w:r>
          </w:p>
        </w:tc>
      </w:tr>
      <w:tr w:rsidR="00876BCA" w14:paraId="12E8B41B" w14:textId="77777777" w:rsidTr="005D0085">
        <w:trPr>
          <w:trHeight w:val="433"/>
        </w:trPr>
        <w:tc>
          <w:tcPr>
            <w:tcW w:w="2590" w:type="dxa"/>
            <w:tcBorders>
              <w:top w:val="single" w:sz="4" w:space="0" w:color="auto"/>
            </w:tcBorders>
            <w:vAlign w:val="center"/>
          </w:tcPr>
          <w:p w14:paraId="47A32873" w14:textId="0EA88E9E" w:rsidR="00876BCA" w:rsidRDefault="00876BCA" w:rsidP="00410D50">
            <w:r>
              <w:t>Null</w:t>
            </w:r>
          </w:p>
        </w:tc>
        <w:tc>
          <w:tcPr>
            <w:tcW w:w="2001" w:type="dxa"/>
            <w:tcBorders>
              <w:top w:val="single" w:sz="4" w:space="0" w:color="auto"/>
            </w:tcBorders>
            <w:vAlign w:val="center"/>
          </w:tcPr>
          <w:p w14:paraId="5953A675" w14:textId="7373EAA8" w:rsidR="00876BCA" w:rsidRDefault="00876BCA" w:rsidP="00410D50">
            <w:r w:rsidRPr="00534F07">
              <w:t xml:space="preserve">2346.29 </w:t>
            </w:r>
            <w:r>
              <w:t>(</w:t>
            </w:r>
            <w:r w:rsidRPr="00534F07">
              <w:t>32.74</w:t>
            </w:r>
            <w:r>
              <w:t>)</w:t>
            </w:r>
          </w:p>
        </w:tc>
        <w:tc>
          <w:tcPr>
            <w:tcW w:w="2296" w:type="dxa"/>
            <w:tcBorders>
              <w:top w:val="single" w:sz="4" w:space="0" w:color="auto"/>
            </w:tcBorders>
            <w:vAlign w:val="center"/>
          </w:tcPr>
          <w:p w14:paraId="372FC307" w14:textId="4297FEDF" w:rsidR="00876BCA" w:rsidRDefault="00676E2A" w:rsidP="00410D50">
            <w:r>
              <w:t>2.42</w:t>
            </w:r>
            <w:r w:rsidR="00876BCA" w:rsidRPr="00C21D51">
              <w:t>e-42</w:t>
            </w:r>
          </w:p>
        </w:tc>
        <w:tc>
          <w:tcPr>
            <w:tcW w:w="1477" w:type="dxa"/>
            <w:tcBorders>
              <w:top w:val="single" w:sz="4" w:space="0" w:color="auto"/>
            </w:tcBorders>
            <w:vAlign w:val="center"/>
          </w:tcPr>
          <w:p w14:paraId="3E59B7B0" w14:textId="0562264E" w:rsidR="00876BCA" w:rsidRDefault="00676E2A" w:rsidP="00410D50">
            <w:r>
              <w:t>0.49</w:t>
            </w:r>
            <w:r w:rsidR="00876BCA" w:rsidRPr="00C21D51">
              <w:t xml:space="preserve"> </w:t>
            </w:r>
            <w:r w:rsidR="00876BCA">
              <w:t>(0.04)</w:t>
            </w:r>
          </w:p>
        </w:tc>
      </w:tr>
      <w:tr w:rsidR="00876BCA" w14:paraId="7F012FA8" w14:textId="77777777" w:rsidTr="005D0085">
        <w:trPr>
          <w:trHeight w:val="433"/>
        </w:trPr>
        <w:tc>
          <w:tcPr>
            <w:tcW w:w="2590" w:type="dxa"/>
            <w:vAlign w:val="center"/>
          </w:tcPr>
          <w:p w14:paraId="6359B1DE" w14:textId="115BDCCC" w:rsidR="00876BCA" w:rsidRDefault="00876BCA" w:rsidP="00410D50">
            <w:r>
              <w:t>Reward phase</w:t>
            </w:r>
          </w:p>
        </w:tc>
        <w:tc>
          <w:tcPr>
            <w:tcW w:w="2001" w:type="dxa"/>
            <w:vAlign w:val="center"/>
          </w:tcPr>
          <w:p w14:paraId="03098185" w14:textId="0C324478" w:rsidR="00876BCA" w:rsidRDefault="00876BCA" w:rsidP="00410D50">
            <w:r w:rsidRPr="00C21D51">
              <w:t xml:space="preserve">2329.70 </w:t>
            </w:r>
            <w:r>
              <w:t>(</w:t>
            </w:r>
            <w:r w:rsidRPr="00C21D51">
              <w:t>35.38</w:t>
            </w:r>
            <w:r>
              <w:t>)</w:t>
            </w:r>
          </w:p>
        </w:tc>
        <w:tc>
          <w:tcPr>
            <w:tcW w:w="2296" w:type="dxa"/>
            <w:vAlign w:val="center"/>
          </w:tcPr>
          <w:p w14:paraId="1EBA8610" w14:textId="7F797892" w:rsidR="00876BCA" w:rsidRDefault="00876BCA" w:rsidP="00410D50">
            <w:r w:rsidRPr="00C21D51">
              <w:t>9.65e-39</w:t>
            </w:r>
          </w:p>
        </w:tc>
        <w:tc>
          <w:tcPr>
            <w:tcW w:w="1477"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876BCA" w14:paraId="5C3FF6BF" w14:textId="77777777" w:rsidTr="005D0085">
        <w:trPr>
          <w:trHeight w:val="415"/>
        </w:trPr>
        <w:tc>
          <w:tcPr>
            <w:tcW w:w="2590" w:type="dxa"/>
          </w:tcPr>
          <w:p w14:paraId="3E99428A" w14:textId="6FA656B3" w:rsidR="00876BCA" w:rsidRDefault="00876BCA" w:rsidP="00410D50">
            <w:r>
              <w:t>Interaction</w:t>
            </w:r>
          </w:p>
        </w:tc>
        <w:tc>
          <w:tcPr>
            <w:tcW w:w="2001" w:type="dxa"/>
          </w:tcPr>
          <w:p w14:paraId="189A6D72" w14:textId="5B590517" w:rsidR="00876BCA" w:rsidRDefault="00876BCA" w:rsidP="00410D50">
            <w:r w:rsidRPr="00C21D51">
              <w:t xml:space="preserve">2154.64 </w:t>
            </w:r>
            <w:r>
              <w:t>(</w:t>
            </w:r>
            <w:r w:rsidRPr="00C21D51">
              <w:t>25.19</w:t>
            </w:r>
            <w:r>
              <w:t>)</w:t>
            </w:r>
          </w:p>
        </w:tc>
        <w:tc>
          <w:tcPr>
            <w:tcW w:w="2296" w:type="dxa"/>
          </w:tcPr>
          <w:p w14:paraId="07831857" w14:textId="52F5586D" w:rsidR="00876BCA" w:rsidRDefault="00876BCA" w:rsidP="00410D50">
            <w:r w:rsidRPr="00C21D51">
              <w:t>1.00</w:t>
            </w:r>
          </w:p>
        </w:tc>
        <w:tc>
          <w:tcPr>
            <w:tcW w:w="1477" w:type="dxa"/>
          </w:tcPr>
          <w:p w14:paraId="4B4975FB" w14:textId="09F480C9" w:rsidR="00876BCA" w:rsidRDefault="00876BCA" w:rsidP="00410D50">
            <w:r w:rsidRPr="00C21D51">
              <w:t xml:space="preserve">0.84 </w:t>
            </w:r>
            <w:r>
              <w:t>(0.03)</w:t>
            </w:r>
          </w:p>
        </w:tc>
      </w:tr>
    </w:tbl>
    <w:p w14:paraId="79C4F2E7" w14:textId="77777777" w:rsidR="008E021D" w:rsidRDefault="008E021D" w:rsidP="008E021D"/>
    <w:p w14:paraId="6993044F" w14:textId="77777777" w:rsidR="008E021D" w:rsidRDefault="008E021D" w:rsidP="008E021D"/>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BC3FB6">
      <w:pPr>
        <w:pStyle w:val="Heading2"/>
        <w:spacing w:before="0" w:after="240"/>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4CEFF83A" w:rsidR="008E5598" w:rsidRDefault="008E5598" w:rsidP="008E5598">
      <w:pPr>
        <w:pStyle w:val="ListParagraph"/>
        <w:numPr>
          <w:ilvl w:val="0"/>
          <w:numId w:val="38"/>
        </w:numPr>
      </w:pPr>
      <w:r>
        <w:t>Model comparison</w:t>
      </w:r>
    </w:p>
    <w:p w14:paraId="2D129F77" w14:textId="13CFA8B7" w:rsidR="00534F07" w:rsidRDefault="00534F07" w:rsidP="00534F07"/>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4F458B38" w14:textId="6455B325" w:rsidR="00876BCA" w:rsidRDefault="006F3879" w:rsidP="00876BCA">
      <w:pPr>
        <w:pStyle w:val="ListParagraph"/>
        <w:numPr>
          <w:ilvl w:val="0"/>
          <w:numId w:val="39"/>
        </w:numPr>
      </w:pPr>
      <w:r>
        <w:t>Model comparison</w:t>
      </w:r>
    </w:p>
    <w:p w14:paraId="46C67173" w14:textId="1438D2FE" w:rsidR="00876BCA" w:rsidRDefault="00876BCA" w:rsidP="00876BCA"/>
    <w:p w14:paraId="63031B62" w14:textId="43BC249B" w:rsidR="00876BCA" w:rsidRDefault="00876BCA" w:rsidP="00876BCA">
      <w:r>
        <w:t xml:space="preserve">Mention in text the WAIC difference with SE for the comparison between the interaction and the second best model. </w:t>
      </w:r>
    </w:p>
    <w:p w14:paraId="23D53064" w14:textId="0269E158" w:rsidR="005D0085" w:rsidRDefault="005D0085" w:rsidP="00876BCA"/>
    <w:tbl>
      <w:tblPr>
        <w:tblStyle w:val="APA6"/>
        <w:tblW w:w="10694" w:type="dxa"/>
        <w:tblLook w:val="04A0" w:firstRow="1" w:lastRow="0" w:firstColumn="1" w:lastColumn="0" w:noHBand="0" w:noVBand="1"/>
      </w:tblPr>
      <w:tblGrid>
        <w:gridCol w:w="3298"/>
        <w:gridCol w:w="2543"/>
        <w:gridCol w:w="2915"/>
        <w:gridCol w:w="1938"/>
      </w:tblGrid>
      <w:tr w:rsidR="005D0085" w14:paraId="6C8A9F7E" w14:textId="77777777" w:rsidTr="00BA6825">
        <w:trPr>
          <w:trHeight w:val="664"/>
        </w:trPr>
        <w:tc>
          <w:tcPr>
            <w:tcW w:w="3298" w:type="dxa"/>
            <w:tcBorders>
              <w:top w:val="single" w:sz="4" w:space="0" w:color="auto"/>
              <w:bottom w:val="single" w:sz="4" w:space="0" w:color="auto"/>
            </w:tcBorders>
            <w:vAlign w:val="center"/>
          </w:tcPr>
          <w:p w14:paraId="71696330" w14:textId="77777777" w:rsidR="005D0085" w:rsidRDefault="005D0085" w:rsidP="00EC7440">
            <w:r>
              <w:t>Model/Model comparison</w:t>
            </w:r>
          </w:p>
        </w:tc>
        <w:tc>
          <w:tcPr>
            <w:tcW w:w="2543" w:type="dxa"/>
            <w:tcBorders>
              <w:top w:val="single" w:sz="4" w:space="0" w:color="auto"/>
              <w:bottom w:val="single" w:sz="4" w:space="0" w:color="auto"/>
            </w:tcBorders>
            <w:vAlign w:val="center"/>
          </w:tcPr>
          <w:p w14:paraId="730F1681" w14:textId="77777777" w:rsidR="005D0085" w:rsidRPr="008E021D" w:rsidRDefault="005D0085" w:rsidP="00EC7440">
            <w:pPr>
              <w:rPr>
                <w:i/>
              </w:rPr>
            </w:pPr>
            <w:r>
              <w:rPr>
                <w:i/>
              </w:rPr>
              <w:t>WAIC (SE)</w:t>
            </w:r>
          </w:p>
        </w:tc>
        <w:tc>
          <w:tcPr>
            <w:tcW w:w="2915" w:type="dxa"/>
            <w:tcBorders>
              <w:top w:val="single" w:sz="4" w:space="0" w:color="auto"/>
              <w:bottom w:val="single" w:sz="4" w:space="0" w:color="auto"/>
            </w:tcBorders>
            <w:vAlign w:val="center"/>
          </w:tcPr>
          <w:p w14:paraId="24DF4CA0" w14:textId="77777777" w:rsidR="005D0085" w:rsidRPr="008E021D" w:rsidRDefault="005D0085" w:rsidP="00EC7440">
            <w:pPr>
              <w:rPr>
                <w:i/>
              </w:rPr>
            </w:pPr>
            <w:r>
              <w:rPr>
                <w:i/>
              </w:rPr>
              <w:t>WAIC weight</w:t>
            </w:r>
          </w:p>
        </w:tc>
        <w:tc>
          <w:tcPr>
            <w:tcW w:w="1938" w:type="dxa"/>
            <w:tcBorders>
              <w:top w:val="single" w:sz="4" w:space="0" w:color="auto"/>
              <w:bottom w:val="single" w:sz="4" w:space="0" w:color="auto"/>
            </w:tcBorders>
            <w:vAlign w:val="center"/>
          </w:tcPr>
          <w:p w14:paraId="258B500C" w14:textId="77777777" w:rsidR="005D0085" w:rsidRDefault="005D0085" w:rsidP="00EC7440">
            <w:r>
              <w:rPr>
                <w:i/>
              </w:rPr>
              <w:t>Bayesian R</w:t>
            </w:r>
            <w:r>
              <w:rPr>
                <w:i/>
                <w:vertAlign w:val="superscript"/>
              </w:rPr>
              <w:t>2</w:t>
            </w:r>
          </w:p>
        </w:tc>
      </w:tr>
      <w:tr w:rsidR="005D0085" w14:paraId="533CDB1C" w14:textId="77777777" w:rsidTr="00BA6825">
        <w:trPr>
          <w:trHeight w:val="437"/>
        </w:trPr>
        <w:tc>
          <w:tcPr>
            <w:tcW w:w="3298" w:type="dxa"/>
            <w:tcBorders>
              <w:top w:val="single" w:sz="4" w:space="0" w:color="auto"/>
            </w:tcBorders>
            <w:vAlign w:val="center"/>
          </w:tcPr>
          <w:p w14:paraId="18886DE6" w14:textId="77777777" w:rsidR="005D0085" w:rsidRDefault="005D0085" w:rsidP="00EC7440">
            <w:r>
              <w:lastRenderedPageBreak/>
              <w:t>Null</w:t>
            </w:r>
          </w:p>
        </w:tc>
        <w:tc>
          <w:tcPr>
            <w:tcW w:w="2543" w:type="dxa"/>
            <w:tcBorders>
              <w:top w:val="single" w:sz="4" w:space="0" w:color="auto"/>
            </w:tcBorders>
            <w:vAlign w:val="center"/>
          </w:tcPr>
          <w:p w14:paraId="44ECC83A" w14:textId="11072626" w:rsidR="005D0085" w:rsidRDefault="00BA6825" w:rsidP="00EC7440">
            <w:r w:rsidRPr="00BA6825">
              <w:t xml:space="preserve">-122.16 </w:t>
            </w:r>
            <w:r>
              <w:t>(</w:t>
            </w:r>
            <w:r w:rsidRPr="00BA6825">
              <w:t>38.14</w:t>
            </w:r>
            <w:r>
              <w:t>)</w:t>
            </w:r>
          </w:p>
        </w:tc>
        <w:tc>
          <w:tcPr>
            <w:tcW w:w="2915" w:type="dxa"/>
            <w:tcBorders>
              <w:top w:val="single" w:sz="4" w:space="0" w:color="auto"/>
            </w:tcBorders>
            <w:vAlign w:val="center"/>
          </w:tcPr>
          <w:p w14:paraId="4ACA3156" w14:textId="13925883" w:rsidR="005D0085" w:rsidRDefault="00BA6825" w:rsidP="00BA6825">
            <w:r w:rsidRPr="00BA6825">
              <w:t>1.7</w:t>
            </w:r>
            <w:r>
              <w:t>9</w:t>
            </w:r>
            <w:r w:rsidRPr="00BA6825">
              <w:t>e-39</w:t>
            </w:r>
          </w:p>
        </w:tc>
        <w:tc>
          <w:tcPr>
            <w:tcW w:w="1938"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BA6825">
        <w:trPr>
          <w:trHeight w:val="437"/>
        </w:trPr>
        <w:tc>
          <w:tcPr>
            <w:tcW w:w="3298" w:type="dxa"/>
            <w:vAlign w:val="center"/>
          </w:tcPr>
          <w:p w14:paraId="60AEADE4" w14:textId="77777777" w:rsidR="005D0085" w:rsidRDefault="005D0085" w:rsidP="00EC7440">
            <w:r>
              <w:t>Reward phase</w:t>
            </w:r>
          </w:p>
        </w:tc>
        <w:tc>
          <w:tcPr>
            <w:tcW w:w="2543" w:type="dxa"/>
            <w:vAlign w:val="center"/>
          </w:tcPr>
          <w:p w14:paraId="2851F32C" w14:textId="360BFE81" w:rsidR="005D0085" w:rsidRDefault="00BA6825" w:rsidP="00EC7440">
            <w:r w:rsidRPr="00BA6825">
              <w:t xml:space="preserve">-115.47 </w:t>
            </w:r>
            <w:r>
              <w:t>(</w:t>
            </w:r>
            <w:r w:rsidRPr="00BA6825">
              <w:t>38.14</w:t>
            </w:r>
            <w:r>
              <w:t>)</w:t>
            </w:r>
          </w:p>
        </w:tc>
        <w:tc>
          <w:tcPr>
            <w:tcW w:w="2915" w:type="dxa"/>
            <w:vAlign w:val="center"/>
          </w:tcPr>
          <w:p w14:paraId="6AEAB5AD" w14:textId="7EE24F13" w:rsidR="005D0085" w:rsidRDefault="00BA6825" w:rsidP="00BA6825">
            <w:r w:rsidRPr="00BA6825">
              <w:t>6.3</w:t>
            </w:r>
            <w:r w:rsidR="00676E2A">
              <w:t>2</w:t>
            </w:r>
            <w:r w:rsidRPr="00BA6825">
              <w:t>e-41</w:t>
            </w:r>
          </w:p>
        </w:tc>
        <w:tc>
          <w:tcPr>
            <w:tcW w:w="1938"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BA6825">
        <w:trPr>
          <w:trHeight w:val="419"/>
        </w:trPr>
        <w:tc>
          <w:tcPr>
            <w:tcW w:w="3298" w:type="dxa"/>
          </w:tcPr>
          <w:p w14:paraId="7C8B8734" w14:textId="28A55B41" w:rsidR="005D0085" w:rsidRDefault="00BA6825" w:rsidP="00EC7440">
            <w:r>
              <w:t>Attention</w:t>
            </w:r>
          </w:p>
        </w:tc>
        <w:tc>
          <w:tcPr>
            <w:tcW w:w="2543" w:type="dxa"/>
          </w:tcPr>
          <w:p w14:paraId="0FCEC29D" w14:textId="188FCF77" w:rsidR="005D0085" w:rsidRDefault="00BA6825" w:rsidP="00EC7440">
            <w:r w:rsidRPr="00BA6825">
              <w:t xml:space="preserve">-211.10 </w:t>
            </w:r>
            <w:r>
              <w:t>(</w:t>
            </w:r>
            <w:r w:rsidRPr="00BA6825">
              <w:t>41.72</w:t>
            </w:r>
            <w:r>
              <w:t>)</w:t>
            </w:r>
          </w:p>
        </w:tc>
        <w:tc>
          <w:tcPr>
            <w:tcW w:w="2915" w:type="dxa"/>
          </w:tcPr>
          <w:p w14:paraId="0A0CCA18" w14:textId="51FC152F" w:rsidR="005D0085" w:rsidRDefault="00BA6825" w:rsidP="00BA6825">
            <w:r w:rsidRPr="00BA6825">
              <w:t>3.68e-20</w:t>
            </w:r>
          </w:p>
        </w:tc>
        <w:tc>
          <w:tcPr>
            <w:tcW w:w="1938" w:type="dxa"/>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BA6825">
        <w:trPr>
          <w:trHeight w:val="419"/>
        </w:trPr>
        <w:tc>
          <w:tcPr>
            <w:tcW w:w="3298" w:type="dxa"/>
          </w:tcPr>
          <w:p w14:paraId="4D6995CA" w14:textId="4C7C74D5" w:rsidR="00BA6825" w:rsidRDefault="00BA6825" w:rsidP="00EC7440">
            <w:r>
              <w:t>Reward phase and attention</w:t>
            </w:r>
          </w:p>
        </w:tc>
        <w:tc>
          <w:tcPr>
            <w:tcW w:w="2543" w:type="dxa"/>
          </w:tcPr>
          <w:p w14:paraId="66A441C1" w14:textId="52FB3980" w:rsidR="00BA6825" w:rsidRDefault="00BA6825" w:rsidP="00EC7440">
            <w:r w:rsidRPr="00BA6825">
              <w:t xml:space="preserve">-200.35 </w:t>
            </w:r>
            <w:r>
              <w:t>(</w:t>
            </w:r>
            <w:r w:rsidRPr="00BA6825">
              <w:t>41.10</w:t>
            </w:r>
            <w:r>
              <w:t>)</w:t>
            </w:r>
          </w:p>
        </w:tc>
        <w:tc>
          <w:tcPr>
            <w:tcW w:w="2915" w:type="dxa"/>
          </w:tcPr>
          <w:p w14:paraId="467B89B1" w14:textId="1C18E9BF" w:rsidR="00BA6825" w:rsidRDefault="00BA6825" w:rsidP="00BA6825">
            <w:r w:rsidRPr="00BA6825">
              <w:t>1.7</w:t>
            </w:r>
            <w:r>
              <w:t>1</w:t>
            </w:r>
            <w:r w:rsidRPr="00BA6825">
              <w:t>e-22</w:t>
            </w:r>
          </w:p>
        </w:tc>
        <w:tc>
          <w:tcPr>
            <w:tcW w:w="1938" w:type="dxa"/>
          </w:tcPr>
          <w:p w14:paraId="0C5E1974" w14:textId="44F7F2CD" w:rsidR="00BA6825" w:rsidRDefault="00BA6825" w:rsidP="00FB785C">
            <w:r w:rsidRPr="00BA6825">
              <w:t xml:space="preserve">0.22 </w:t>
            </w:r>
            <w:r>
              <w:t>(</w:t>
            </w:r>
            <w:r w:rsidRPr="00BA6825">
              <w:t>0.0</w:t>
            </w:r>
            <w:r w:rsidR="00FB785C">
              <w:t>4</w:t>
            </w:r>
            <w:r>
              <w:t>)</w:t>
            </w:r>
          </w:p>
        </w:tc>
      </w:tr>
      <w:tr w:rsidR="00BA6825" w14:paraId="4EBA895C" w14:textId="77777777" w:rsidTr="00BA6825">
        <w:trPr>
          <w:trHeight w:val="419"/>
        </w:trPr>
        <w:tc>
          <w:tcPr>
            <w:tcW w:w="3298" w:type="dxa"/>
          </w:tcPr>
          <w:p w14:paraId="6E205B00" w14:textId="322D38BB" w:rsidR="00BA6825" w:rsidRDefault="00BA6825" w:rsidP="00BA6825">
            <w:r>
              <w:t>Reward magnitude X reward phase + attention</w:t>
            </w:r>
          </w:p>
        </w:tc>
        <w:tc>
          <w:tcPr>
            <w:tcW w:w="2543" w:type="dxa"/>
          </w:tcPr>
          <w:p w14:paraId="6A50005D" w14:textId="1359C54F" w:rsidR="00BA6825" w:rsidRDefault="00BA6825" w:rsidP="00EC7440">
            <w:r w:rsidRPr="00BA6825">
              <w:t xml:space="preserve">-272.18 </w:t>
            </w:r>
            <w:r>
              <w:t>(</w:t>
            </w:r>
            <w:r w:rsidRPr="00BA6825">
              <w:t>42.75</w:t>
            </w:r>
            <w:r>
              <w:t>)</w:t>
            </w:r>
          </w:p>
        </w:tc>
        <w:tc>
          <w:tcPr>
            <w:tcW w:w="2915" w:type="dxa"/>
          </w:tcPr>
          <w:p w14:paraId="1A2AE93F" w14:textId="3AEAB87D" w:rsidR="00BA6825" w:rsidRDefault="00BA6825" w:rsidP="00BA6825">
            <w:r w:rsidRPr="00BA6825">
              <w:t>6.74e-07</w:t>
            </w:r>
          </w:p>
        </w:tc>
        <w:tc>
          <w:tcPr>
            <w:tcW w:w="1938" w:type="dxa"/>
          </w:tcPr>
          <w:p w14:paraId="7B42DA38" w14:textId="56052ADB" w:rsidR="00BA6825" w:rsidRDefault="00BA6825" w:rsidP="00FB785C">
            <w:r w:rsidRPr="00BA6825">
              <w:t>0.4</w:t>
            </w:r>
            <w:r w:rsidR="00FB785C">
              <w:t>3</w:t>
            </w:r>
            <w:r w:rsidRPr="00BA6825">
              <w:t xml:space="preserve"> </w:t>
            </w:r>
            <w:r>
              <w:t>(</w:t>
            </w:r>
            <w:r w:rsidRPr="00BA6825">
              <w:t>0.0</w:t>
            </w:r>
            <w:r w:rsidR="00FB785C">
              <w:t>4</w:t>
            </w:r>
            <w:r>
              <w:t>)</w:t>
            </w:r>
          </w:p>
        </w:tc>
      </w:tr>
      <w:tr w:rsidR="00BA6825" w14:paraId="7A6056A2" w14:textId="77777777" w:rsidTr="00BA6825">
        <w:trPr>
          <w:trHeight w:val="419"/>
        </w:trPr>
        <w:tc>
          <w:tcPr>
            <w:tcW w:w="3298" w:type="dxa"/>
          </w:tcPr>
          <w:p w14:paraId="205D9A02" w14:textId="69A1D5EF" w:rsidR="00BA6825" w:rsidRDefault="00BA6825" w:rsidP="00EC7440">
            <w:r>
              <w:t>Interaction</w:t>
            </w:r>
          </w:p>
        </w:tc>
        <w:tc>
          <w:tcPr>
            <w:tcW w:w="2543" w:type="dxa"/>
          </w:tcPr>
          <w:p w14:paraId="41E9F81F" w14:textId="0DF0350D" w:rsidR="00BA6825" w:rsidRDefault="00BA6825" w:rsidP="00EC7440">
            <w:r w:rsidRPr="00BA6825">
              <w:t xml:space="preserve">-300.60 </w:t>
            </w:r>
            <w:r>
              <w:t>(</w:t>
            </w:r>
            <w:r w:rsidRPr="00BA6825">
              <w:t>40.58</w:t>
            </w:r>
            <w:r>
              <w:t>)</w:t>
            </w:r>
          </w:p>
        </w:tc>
        <w:tc>
          <w:tcPr>
            <w:tcW w:w="2915" w:type="dxa"/>
          </w:tcPr>
          <w:p w14:paraId="47E09C58" w14:textId="4C18CC92" w:rsidR="00BA6825" w:rsidRDefault="00BA6825" w:rsidP="00EC7440">
            <w:r>
              <w:t>1.00</w:t>
            </w:r>
          </w:p>
        </w:tc>
        <w:tc>
          <w:tcPr>
            <w:tcW w:w="1938" w:type="dxa"/>
          </w:tcPr>
          <w:p w14:paraId="0EDAC911" w14:textId="718E3D4D" w:rsidR="00BA6825" w:rsidRDefault="00BA6825" w:rsidP="00FB785C">
            <w:r w:rsidRPr="00BA6825">
              <w:t>0.5</w:t>
            </w:r>
            <w:r w:rsidR="00FB785C">
              <w:t>3</w:t>
            </w:r>
            <w:r w:rsidRPr="00BA6825">
              <w:t xml:space="preserve"> </w:t>
            </w:r>
            <w:r>
              <w:t>(</w:t>
            </w:r>
            <w:r w:rsidRPr="00BA6825">
              <w:t>0.0</w:t>
            </w:r>
            <w:r w:rsidR="00FB785C">
              <w:t>5</w:t>
            </w:r>
            <w:r>
              <w:t>)</w:t>
            </w:r>
          </w:p>
        </w:tc>
      </w:tr>
      <w:tr w:rsidR="00BA6825" w14:paraId="437F542B" w14:textId="77777777" w:rsidTr="00BA6825">
        <w:trPr>
          <w:trHeight w:val="419"/>
        </w:trPr>
        <w:tc>
          <w:tcPr>
            <w:tcW w:w="3298" w:type="dxa"/>
          </w:tcPr>
          <w:p w14:paraId="4599E7FC" w14:textId="77777777" w:rsidR="00BA6825" w:rsidRDefault="00BA6825" w:rsidP="00EC7440"/>
        </w:tc>
        <w:tc>
          <w:tcPr>
            <w:tcW w:w="2543" w:type="dxa"/>
          </w:tcPr>
          <w:p w14:paraId="3C65791A" w14:textId="77777777" w:rsidR="00BA6825" w:rsidRDefault="00BA6825" w:rsidP="00EC7440"/>
        </w:tc>
        <w:tc>
          <w:tcPr>
            <w:tcW w:w="2915" w:type="dxa"/>
          </w:tcPr>
          <w:p w14:paraId="1BE3AA06" w14:textId="77777777" w:rsidR="00BA6825" w:rsidRDefault="00BA6825" w:rsidP="00EC7440"/>
        </w:tc>
        <w:tc>
          <w:tcPr>
            <w:tcW w:w="1938" w:type="dxa"/>
          </w:tcPr>
          <w:p w14:paraId="07FE57EA" w14:textId="77777777" w:rsidR="00BA6825" w:rsidRDefault="00BA6825" w:rsidP="00EC7440"/>
        </w:tc>
      </w:tr>
    </w:tbl>
    <w:p w14:paraId="32F6AA69" w14:textId="77777777" w:rsidR="005D0085" w:rsidRDefault="005D0085" w:rsidP="00876BCA"/>
    <w:p w14:paraId="40F6BFD7" w14:textId="77777777" w:rsidR="00876BCA" w:rsidRDefault="00876BCA" w:rsidP="00876BCA"/>
    <w:p w14:paraId="1DC078F8" w14:textId="77777777" w:rsidR="00702F44" w:rsidRDefault="00702F44" w:rsidP="00702F44"/>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310F606E" w14:textId="1749C8C4"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8"/>
      <w:r>
        <w:t xml:space="preserve">Dr. Inez </w:t>
      </w:r>
      <w:proofErr w:type="spellStart"/>
      <w:r>
        <w:t>Greven</w:t>
      </w:r>
      <w:proofErr w:type="spellEnd"/>
      <w:r>
        <w:t xml:space="preserve"> </w:t>
      </w:r>
      <w:commentRangeEnd w:id="28"/>
      <w:r>
        <w:rPr>
          <w:rStyle w:val="CommentReference"/>
        </w:rPr>
        <w:commentReference w:id="28"/>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9"/>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9"/>
      <w:r w:rsidR="000A774E">
        <w:rPr>
          <w:rStyle w:val="CommentReference"/>
        </w:rPr>
        <w:commentReference w:id="29"/>
      </w:r>
      <w:r w:rsidRPr="0002004A">
        <w:rPr>
          <w:rFonts w:eastAsia="Times New Roman"/>
          <w:szCs w:val="24"/>
        </w:rPr>
        <w:t xml:space="preserve">, and analysis scripts are available </w:t>
      </w:r>
      <w:commentRangeStart w:id="30"/>
      <w:r w:rsidR="00054E36">
        <w:rPr>
          <w:rFonts w:eastAsia="Times New Roman"/>
          <w:szCs w:val="24"/>
        </w:rPr>
        <w:t>at</w:t>
      </w:r>
      <w:commentRangeEnd w:id="30"/>
      <w:r w:rsidR="000A774E">
        <w:rPr>
          <w:rStyle w:val="CommentReference"/>
        </w:rPr>
        <w:commentReference w:id="30"/>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1"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1"/>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B1021D" w:rsidRPr="00BC3FB6">
        <w:rPr>
          <w:noProof/>
          <w:szCs w:val="24"/>
        </w:rPr>
        <w:t xml:space="preserve">Andersen, S. K., &amp; Müller, M. M. (2010). </w:t>
      </w:r>
      <w:r w:rsidR="00B1021D" w:rsidRPr="00B1021D">
        <w:rPr>
          <w:noProof/>
          <w:szCs w:val="24"/>
        </w:rPr>
        <w:t xml:space="preserve">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2"/>
      <w:headerReference w:type="first" r:id="rId13"/>
      <w:footerReference w:type="first" r:id="rId14"/>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tonio Schettino" w:date="2018-07-16T14:00:00Z" w:initials="AS">
    <w:p w14:paraId="37E5F6D9" w14:textId="68C48251" w:rsidR="00F01C9F" w:rsidRDefault="00F01C9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8" w:author="Antonio Schettino" w:date="2018-07-16T12:50:00Z" w:initials="AS">
    <w:p w14:paraId="1800D1A6" w14:textId="7EC6771B" w:rsidR="00F01C9F" w:rsidRDefault="00F01C9F">
      <w:pPr>
        <w:pStyle w:val="CommentText"/>
      </w:pPr>
      <w:r>
        <w:rPr>
          <w:rStyle w:val="CommentReference"/>
        </w:rPr>
        <w:annotationRef/>
      </w:r>
      <w:r>
        <w:t>Do I remember correctly? Or perhaps it was only low-pass at 100 Hz?</w:t>
      </w:r>
    </w:p>
  </w:comment>
  <w:comment w:id="9" w:author="Antonio Schettino" w:date="2018-07-16T11:46:00Z" w:initials="AS">
    <w:p w14:paraId="63F074A8" w14:textId="758297B6" w:rsidR="00F01C9F" w:rsidRDefault="00F01C9F">
      <w:pPr>
        <w:pStyle w:val="CommentText"/>
      </w:pPr>
      <w:r>
        <w:rPr>
          <w:rStyle w:val="CommentReference"/>
        </w:rPr>
        <w:annotationRef/>
      </w:r>
      <w:r>
        <w:t>REFERENCE:</w:t>
      </w:r>
    </w:p>
    <w:p w14:paraId="2E032A3D" w14:textId="3134407B" w:rsidR="00F01C9F" w:rsidRDefault="00F01C9F">
      <w:pPr>
        <w:pStyle w:val="CommentText"/>
      </w:pPr>
    </w:p>
    <w:p w14:paraId="3C9A7471" w14:textId="0B4E9D43" w:rsidR="00F01C9F" w:rsidRDefault="00F01C9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10" w:author="Antonio Schettino" w:date="2018-07-16T11:51:00Z" w:initials="AS">
    <w:p w14:paraId="45CB1C85" w14:textId="6C9AFE48" w:rsidR="00F01C9F" w:rsidRDefault="00F01C9F">
      <w:pPr>
        <w:pStyle w:val="CommentText"/>
      </w:pPr>
      <w:r>
        <w:rPr>
          <w:rStyle w:val="CommentReference"/>
        </w:rPr>
        <w:annotationRef/>
      </w:r>
      <w:r>
        <w:t>REFERENCE:</w:t>
      </w:r>
    </w:p>
    <w:p w14:paraId="2C3C2257" w14:textId="18D78B1F" w:rsidR="00F01C9F" w:rsidRDefault="00F01C9F">
      <w:pPr>
        <w:pStyle w:val="CommentText"/>
      </w:pPr>
    </w:p>
    <w:p w14:paraId="2000EFDE" w14:textId="25015EAF" w:rsidR="00F01C9F" w:rsidRDefault="00F01C9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11" w:author="Antonio Schettino" w:date="2018-07-16T11:52:00Z" w:initials="AS">
    <w:p w14:paraId="4EF046F5" w14:textId="77777777" w:rsidR="00F01C9F" w:rsidRDefault="00F01C9F" w:rsidP="00D8304B">
      <w:pPr>
        <w:pStyle w:val="CommentText"/>
      </w:pPr>
      <w:r>
        <w:rPr>
          <w:rStyle w:val="CommentReference"/>
        </w:rPr>
        <w:annotationRef/>
      </w:r>
      <w:r>
        <w:t>REFERENCE:</w:t>
      </w:r>
    </w:p>
    <w:p w14:paraId="72DF10D3" w14:textId="77777777" w:rsidR="00F01C9F" w:rsidRDefault="00F01C9F" w:rsidP="00D8304B">
      <w:pPr>
        <w:pStyle w:val="CommentText"/>
      </w:pPr>
    </w:p>
    <w:p w14:paraId="7295571A" w14:textId="77777777" w:rsidR="00F01C9F" w:rsidRDefault="00F01C9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12" w:author="Antonio Schettino" w:date="2018-07-16T12:07:00Z" w:initials="AS">
    <w:p w14:paraId="35AF49BD" w14:textId="77777777" w:rsidR="00F01C9F" w:rsidRDefault="00F01C9F" w:rsidP="001140A2">
      <w:pPr>
        <w:pStyle w:val="CommentText"/>
      </w:pPr>
      <w:r>
        <w:rPr>
          <w:rStyle w:val="CommentReference"/>
        </w:rPr>
        <w:annotationRef/>
      </w:r>
      <w:r>
        <w:t>REFERENCE:</w:t>
      </w:r>
    </w:p>
    <w:p w14:paraId="20ACA943" w14:textId="77777777" w:rsidR="00F01C9F" w:rsidRDefault="00F01C9F" w:rsidP="001140A2">
      <w:pPr>
        <w:pStyle w:val="CommentText"/>
      </w:pPr>
    </w:p>
    <w:p w14:paraId="1AE6290A" w14:textId="77777777" w:rsidR="00F01C9F" w:rsidRDefault="00F01C9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3" w:author="Antonio Schettino" w:date="2018-07-16T12:01:00Z" w:initials="AS">
    <w:p w14:paraId="709FB49C" w14:textId="77777777" w:rsidR="00F01C9F" w:rsidRDefault="00F01C9F" w:rsidP="00D8304B">
      <w:pPr>
        <w:pStyle w:val="CommentText"/>
      </w:pPr>
      <w:r>
        <w:rPr>
          <w:rStyle w:val="CommentReference"/>
        </w:rPr>
        <w:annotationRef/>
      </w:r>
      <w:r>
        <w:t>REFERENCE:</w:t>
      </w:r>
    </w:p>
    <w:p w14:paraId="39E0C733" w14:textId="77777777" w:rsidR="00F01C9F" w:rsidRDefault="00F01C9F" w:rsidP="00D8304B">
      <w:pPr>
        <w:pStyle w:val="CommentText"/>
      </w:pPr>
    </w:p>
    <w:p w14:paraId="7F46B32F" w14:textId="77777777" w:rsidR="00F01C9F" w:rsidRDefault="00F01C9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14" w:author="Antonio Schettino" w:date="2018-07-16T12:31:00Z" w:initials="AS">
    <w:p w14:paraId="3ABA645C" w14:textId="65E5CCC9" w:rsidR="00F01C9F" w:rsidRDefault="00F01C9F">
      <w:pPr>
        <w:pStyle w:val="CommentText"/>
      </w:pPr>
      <w:r>
        <w:rPr>
          <w:rStyle w:val="CommentReference"/>
        </w:rPr>
        <w:annotationRef/>
      </w:r>
      <w:r>
        <w:t>Update with link to pre-processing script</w:t>
      </w:r>
    </w:p>
  </w:comment>
  <w:comment w:id="15" w:author="Antonio Schettino" w:date="2018-07-16T14:10:00Z" w:initials="AS">
    <w:p w14:paraId="74CFE663" w14:textId="739EDF26" w:rsidR="00F01C9F" w:rsidRDefault="00F01C9F">
      <w:pPr>
        <w:pStyle w:val="CommentText"/>
      </w:pPr>
      <w:r>
        <w:rPr>
          <w:rStyle w:val="CommentReference"/>
        </w:rPr>
        <w:annotationRef/>
      </w:r>
      <w:r>
        <w:t>We should find better names for these labels…</w:t>
      </w:r>
    </w:p>
  </w:comment>
  <w:comment w:id="16" w:author="Antonio Schettino" w:date="2018-07-16T11:01:00Z" w:initials="AS">
    <w:p w14:paraId="08E7C77C" w14:textId="4853AEDE" w:rsidR="00F01C9F" w:rsidRDefault="00F01C9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01C9F" w:rsidRDefault="00F01C9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7" w:author="Antonio Schettino" w:date="2018-07-16T11:04:00Z" w:initials="AS">
    <w:p w14:paraId="12338931" w14:textId="26B8EC0F" w:rsidR="00F01C9F" w:rsidRDefault="00F01C9F">
      <w:pPr>
        <w:pStyle w:val="CommentText"/>
      </w:pPr>
      <w:r>
        <w:rPr>
          <w:rStyle w:val="CommentReference"/>
        </w:rPr>
        <w:annotationRef/>
      </w:r>
      <w:r>
        <w:t>how to rename the conditions? This is incomprehensible…</w:t>
      </w:r>
    </w:p>
  </w:comment>
  <w:comment w:id="18" w:author="Antonio Schettino" w:date="2018-07-16T11:21:00Z" w:initials="AS">
    <w:p w14:paraId="46DA5E18" w14:textId="7F68FB45" w:rsidR="00F01C9F" w:rsidRDefault="00F01C9F">
      <w:pPr>
        <w:pStyle w:val="CommentText"/>
      </w:pPr>
      <w:r>
        <w:rPr>
          <w:rStyle w:val="CommentReference"/>
        </w:rPr>
        <w:annotationRef/>
      </w:r>
      <w:r>
        <w:t>REFERENCE:</w:t>
      </w:r>
    </w:p>
    <w:p w14:paraId="797C6FC0" w14:textId="6419145D" w:rsidR="00F01C9F" w:rsidRDefault="00F01C9F">
      <w:pPr>
        <w:pStyle w:val="CommentText"/>
      </w:pPr>
    </w:p>
    <w:p w14:paraId="312F3299" w14:textId="17127320" w:rsidR="00F01C9F" w:rsidRDefault="00F01C9F">
      <w:pPr>
        <w:pStyle w:val="CommentText"/>
      </w:pPr>
      <w:r w:rsidRPr="009D644F">
        <w:t>R Core Team. R: A Language and Environment for Statistical Computing. (R Foundation for Statistical Computing, 2017).</w:t>
      </w:r>
    </w:p>
  </w:comment>
  <w:comment w:id="19" w:author="Antonio Schettino" w:date="2018-07-16T11:21:00Z" w:initials="AS">
    <w:p w14:paraId="44EFEE3A" w14:textId="6941809C" w:rsidR="00F01C9F" w:rsidRDefault="00F01C9F">
      <w:pPr>
        <w:pStyle w:val="CommentText"/>
      </w:pPr>
      <w:r>
        <w:rPr>
          <w:rStyle w:val="CommentReference"/>
        </w:rPr>
        <w:annotationRef/>
      </w:r>
      <w:r>
        <w:t>REFERENCE:</w:t>
      </w:r>
    </w:p>
    <w:p w14:paraId="10EFDEB4" w14:textId="027DF845" w:rsidR="00F01C9F" w:rsidRDefault="00F01C9F">
      <w:pPr>
        <w:pStyle w:val="CommentText"/>
      </w:pPr>
    </w:p>
    <w:p w14:paraId="35AA1189" w14:textId="0ED9F364" w:rsidR="00F01C9F" w:rsidRDefault="00F01C9F">
      <w:pPr>
        <w:pStyle w:val="CommentText"/>
      </w:pPr>
      <w:r w:rsidRPr="009D644F">
        <w:t>RStudio Team. RStudio: Integrated Development for R. (RStudio, Inc., 2015).</w:t>
      </w:r>
    </w:p>
  </w:comment>
  <w:comment w:id="20" w:author="Antonio Schettino" w:date="2018-07-16T11:22:00Z" w:initials="AS">
    <w:p w14:paraId="5E25CF39" w14:textId="7CDF645F" w:rsidR="00F01C9F" w:rsidRDefault="00F01C9F">
      <w:pPr>
        <w:pStyle w:val="CommentText"/>
      </w:pPr>
      <w:r>
        <w:rPr>
          <w:rStyle w:val="CommentReference"/>
        </w:rPr>
        <w:annotationRef/>
      </w:r>
      <w:r>
        <w:t>REFERENCE:</w:t>
      </w:r>
    </w:p>
    <w:p w14:paraId="211A8E05" w14:textId="73FB0D9E" w:rsidR="00F01C9F" w:rsidRDefault="00F01C9F">
      <w:pPr>
        <w:pStyle w:val="CommentText"/>
      </w:pPr>
    </w:p>
    <w:p w14:paraId="0146634F" w14:textId="70B1A251" w:rsidR="00F01C9F" w:rsidRDefault="00F01C9F">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31FB8DA2" w14:textId="3F3DB22D" w:rsidR="00F01C9F" w:rsidRDefault="00F01C9F">
      <w:pPr>
        <w:pStyle w:val="CommentText"/>
      </w:pPr>
      <w:r>
        <w:rPr>
          <w:rStyle w:val="CommentReference"/>
        </w:rPr>
        <w:annotationRef/>
      </w:r>
      <w:r>
        <w:t>REFERENCE:</w:t>
      </w:r>
    </w:p>
    <w:p w14:paraId="3CE93167" w14:textId="370D3BB2" w:rsidR="00F01C9F" w:rsidRDefault="00F01C9F">
      <w:pPr>
        <w:pStyle w:val="CommentText"/>
      </w:pPr>
    </w:p>
    <w:p w14:paraId="11B7FF06" w14:textId="5815A29A" w:rsidR="00F01C9F" w:rsidRDefault="00F01C9F">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223BA5F5" w14:textId="0E062173" w:rsidR="00F01C9F" w:rsidRDefault="00F01C9F">
      <w:pPr>
        <w:pStyle w:val="CommentText"/>
      </w:pPr>
      <w:r>
        <w:rPr>
          <w:rStyle w:val="CommentReference"/>
        </w:rPr>
        <w:annotationRef/>
      </w:r>
      <w:r>
        <w:t>REFERENCE:</w:t>
      </w:r>
    </w:p>
    <w:p w14:paraId="112F3C93" w14:textId="77777777" w:rsidR="00F01C9F" w:rsidRDefault="00F01C9F">
      <w:pPr>
        <w:pStyle w:val="CommentText"/>
      </w:pPr>
    </w:p>
    <w:p w14:paraId="71B07DE1" w14:textId="798F8005" w:rsidR="00F01C9F" w:rsidRDefault="00F01C9F">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102B35DE" w14:textId="77777777" w:rsidR="00F01C9F" w:rsidRDefault="00F01C9F">
      <w:pPr>
        <w:pStyle w:val="CommentText"/>
      </w:pPr>
      <w:r>
        <w:rPr>
          <w:rStyle w:val="CommentReference"/>
        </w:rPr>
        <w:annotationRef/>
      </w:r>
      <w:r>
        <w:t xml:space="preserve">REFERENCE: </w:t>
      </w:r>
    </w:p>
    <w:p w14:paraId="74461B6D" w14:textId="77777777" w:rsidR="00F01C9F" w:rsidRDefault="00F01C9F">
      <w:pPr>
        <w:pStyle w:val="CommentText"/>
      </w:pPr>
    </w:p>
    <w:p w14:paraId="557C99B0" w14:textId="1ED88A80" w:rsidR="00F01C9F" w:rsidRDefault="00F01C9F">
      <w:pPr>
        <w:pStyle w:val="CommentText"/>
      </w:pPr>
      <w:r w:rsidRPr="00345703">
        <w:t xml:space="preserve">Garnier,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289D063E" w14:textId="6DDB6267" w:rsidR="00F01C9F" w:rsidRDefault="00F01C9F">
      <w:pPr>
        <w:pStyle w:val="CommentText"/>
      </w:pPr>
      <w:r>
        <w:rPr>
          <w:rStyle w:val="CommentReference"/>
        </w:rPr>
        <w:annotationRef/>
      </w:r>
      <w:r>
        <w:t>REFERENCE:</w:t>
      </w:r>
    </w:p>
    <w:p w14:paraId="145B0BF2" w14:textId="5EE9A309" w:rsidR="00F01C9F" w:rsidRDefault="00F01C9F">
      <w:pPr>
        <w:pStyle w:val="CommentText"/>
      </w:pPr>
    </w:p>
    <w:p w14:paraId="44207DE4" w14:textId="6E7AB2FD" w:rsidR="00F01C9F" w:rsidRDefault="00F01C9F">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6230A9CD" w14:textId="77777777" w:rsidR="00F01C9F" w:rsidRDefault="00F01C9F">
      <w:pPr>
        <w:pStyle w:val="CommentText"/>
      </w:pPr>
      <w:r>
        <w:rPr>
          <w:rStyle w:val="CommentReference"/>
        </w:rPr>
        <w:annotationRef/>
      </w:r>
      <w:r>
        <w:t xml:space="preserve">REFERENCE: </w:t>
      </w:r>
    </w:p>
    <w:p w14:paraId="52EC4620" w14:textId="77777777" w:rsidR="00F01C9F" w:rsidRDefault="00F01C9F">
      <w:pPr>
        <w:pStyle w:val="CommentText"/>
      </w:pPr>
    </w:p>
    <w:p w14:paraId="6F57A160" w14:textId="532BD08B" w:rsidR="00F01C9F" w:rsidRDefault="00F01C9F">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6342EC9D" w14:textId="40B75111" w:rsidR="00F01C9F" w:rsidRDefault="00F01C9F">
      <w:pPr>
        <w:pStyle w:val="CommentText"/>
      </w:pPr>
      <w:r>
        <w:rPr>
          <w:rStyle w:val="CommentReference"/>
        </w:rPr>
        <w:annotationRef/>
      </w:r>
      <w:r>
        <w:t>REFERENCE:</w:t>
      </w:r>
    </w:p>
    <w:p w14:paraId="53ADD231" w14:textId="06B9A3C2" w:rsidR="00F01C9F" w:rsidRDefault="00F01C9F">
      <w:pPr>
        <w:pStyle w:val="CommentText"/>
      </w:pPr>
    </w:p>
    <w:p w14:paraId="1ACC0AAB" w14:textId="68A369E3" w:rsidR="00F01C9F" w:rsidRDefault="00F01C9F">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8" w:author="Antonio Schettino" w:date="2018-07-16T10:06:00Z" w:initials="AS">
    <w:p w14:paraId="7E1EB229" w14:textId="678999DE" w:rsidR="00F01C9F" w:rsidRDefault="00F01C9F">
      <w:pPr>
        <w:pStyle w:val="CommentText"/>
      </w:pPr>
      <w:r>
        <w:rPr>
          <w:rStyle w:val="CommentReference"/>
        </w:rPr>
        <w:annotationRef/>
      </w:r>
      <w:r>
        <w:t>Anybody else we want to thank? Perhaps Ladislas and Paul for nice discussions related to the statistical analyses?</w:t>
      </w:r>
    </w:p>
  </w:comment>
  <w:comment w:id="29" w:author="Antonio Schettino" w:date="2018-07-16T10:12:00Z" w:initials="AS">
    <w:p w14:paraId="6F7A8B09" w14:textId="0005670B" w:rsidR="00F01C9F" w:rsidRDefault="00F01C9F">
      <w:pPr>
        <w:pStyle w:val="CommentText"/>
      </w:pPr>
      <w:r>
        <w:rPr>
          <w:rStyle w:val="CommentReference"/>
        </w:rPr>
        <w:annotationRef/>
      </w:r>
      <w:r>
        <w:t>We should as Soren if he agrees to posting his scripts online</w:t>
      </w:r>
    </w:p>
  </w:comment>
  <w:comment w:id="30" w:author="Antonio Schettino" w:date="2018-07-16T10:13:00Z" w:initials="AS">
    <w:p w14:paraId="6E733660" w14:textId="77777777" w:rsidR="00F01C9F" w:rsidRDefault="00F01C9F">
      <w:pPr>
        <w:pStyle w:val="CommentText"/>
      </w:pPr>
      <w:r>
        <w:rPr>
          <w:rStyle w:val="CommentReference"/>
        </w:rPr>
        <w:annotationRef/>
      </w:r>
      <w:r>
        <w:t>Update OSF project. We may use this as template:</w:t>
      </w:r>
    </w:p>
    <w:p w14:paraId="4F5DBB35" w14:textId="77777777" w:rsidR="00F01C9F" w:rsidRDefault="00F01C9F">
      <w:pPr>
        <w:pStyle w:val="CommentText"/>
      </w:pPr>
    </w:p>
    <w:p w14:paraId="6C68DD4B" w14:textId="01E91446" w:rsidR="00F01C9F" w:rsidRDefault="00F01C9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80818F3" w15:done="0"/>
  <w15:commentEx w15:paraId="12338931" w15:done="0"/>
  <w15:commentEx w15:paraId="312F3299" w15:done="0"/>
  <w15:commentEx w15:paraId="35AA1189" w15:done="0"/>
  <w15:commentEx w15:paraId="0146634F" w15:done="0"/>
  <w15:commentEx w15:paraId="11B7FF06" w15:done="0"/>
  <w15:commentEx w15:paraId="71B07DE1" w15:done="0"/>
  <w15:commentEx w15:paraId="557C99B0" w15:done="0"/>
  <w15:commentEx w15:paraId="44207DE4" w15:done="0"/>
  <w15:commentEx w15:paraId="6F57A160" w15:done="0"/>
  <w15:commentEx w15:paraId="1ACC0AAB"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E54E3" w14:textId="77777777" w:rsidR="00DE6776" w:rsidRDefault="00DE6776" w:rsidP="00AD5698">
      <w:pPr>
        <w:spacing w:after="0" w:line="240" w:lineRule="auto"/>
      </w:pPr>
      <w:r>
        <w:separator/>
      </w:r>
    </w:p>
  </w:endnote>
  <w:endnote w:type="continuationSeparator" w:id="0">
    <w:p w14:paraId="0347B359" w14:textId="77777777" w:rsidR="00DE6776" w:rsidRDefault="00DE677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01C9F" w:rsidRDefault="00F01C9F"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01C9F" w:rsidRDefault="00F01C9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500125" w14:textId="77777777" w:rsidR="00DE6776" w:rsidRDefault="00DE6776" w:rsidP="00AD5698">
      <w:pPr>
        <w:spacing w:after="0" w:line="240" w:lineRule="auto"/>
      </w:pPr>
      <w:r>
        <w:separator/>
      </w:r>
    </w:p>
  </w:footnote>
  <w:footnote w:type="continuationSeparator" w:id="0">
    <w:p w14:paraId="5584F9F3" w14:textId="77777777" w:rsidR="00DE6776" w:rsidRDefault="00DE6776"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54AB237" w:rsidR="00F01C9F" w:rsidRDefault="00F01C9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676E2A">
          <w:rPr>
            <w:noProof/>
            <w:szCs w:val="24"/>
          </w:rPr>
          <w:t>2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01C9F" w:rsidRDefault="00F01C9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4F07"/>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6776"/>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44C8"/>
    <w:rsid w:val="00EC4518"/>
    <w:rsid w:val="00EC47D6"/>
    <w:rsid w:val="00EC55FB"/>
    <w:rsid w:val="00EC59E6"/>
    <w:rsid w:val="00EC672C"/>
    <w:rsid w:val="00ED0B89"/>
    <w:rsid w:val="00ED1620"/>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2F679C-F15A-4597-AEB7-0E445F60D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TotalTime>
  <Pages>26</Pages>
  <Words>10552</Words>
  <Characters>60153</Characters>
  <Application>Microsoft Office Word</Application>
  <DocSecurity>0</DocSecurity>
  <Lines>501</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0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02</cp:revision>
  <cp:lastPrinted>2017-06-14T15:36:00Z</cp:lastPrinted>
  <dcterms:created xsi:type="dcterms:W3CDTF">2018-03-19T10:13:00Z</dcterms:created>
  <dcterms:modified xsi:type="dcterms:W3CDTF">2018-08-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